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B6220D" w14:textId="77777777" w:rsidR="00786FAE" w:rsidRPr="00960507" w:rsidRDefault="00786FAE" w:rsidP="00786FA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A6F49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C1E8734" wp14:editId="0A358865">
            <wp:extent cx="1440000" cy="1444864"/>
            <wp:effectExtent l="0" t="0" r="8255" b="3175"/>
            <wp:docPr id="3" name="Picture 3" descr="C:\Users\SELVIYANTI\Pictures\WhatsApp Image 2018-04-17 at 21.36.1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ELVIYANTI\Pictures\WhatsApp Image 2018-04-17 at 21.36.15.jpe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1444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4520DE" w14:textId="77777777" w:rsidR="00786FAE" w:rsidRPr="00960507" w:rsidRDefault="00786FAE" w:rsidP="00786FA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1F0ABDD1" w14:textId="77777777" w:rsidR="00786FAE" w:rsidRPr="00FE42EB" w:rsidRDefault="00786FAE" w:rsidP="00786FAE">
      <w:pPr>
        <w:rPr>
          <w:rFonts w:ascii="Times New Roman" w:hAnsi="Times New Roman" w:cs="Times New Roman"/>
          <w:b/>
          <w:sz w:val="24"/>
          <w:szCs w:val="24"/>
        </w:rPr>
      </w:pPr>
    </w:p>
    <w:p w14:paraId="7A20B43E" w14:textId="77777777" w:rsidR="00786FAE" w:rsidRPr="00FE42EB" w:rsidRDefault="00786FAE" w:rsidP="00786FA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14:paraId="53AFAD00" w14:textId="77777777" w:rsidR="00786FAE" w:rsidRPr="00FE42EB" w:rsidRDefault="00786FAE" w:rsidP="00786FA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58CCA38" w14:textId="77777777" w:rsidR="00786FAE" w:rsidRDefault="00786FAE" w:rsidP="00786FAE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PENGEMBANGAN MULTIMEDIA PEMBELAJARAN PENGENALAN ANGGOTA TUBUH MANUSIA UNTUK MURID SD BERBASIS </w:t>
      </w:r>
    </w:p>
    <w:p w14:paraId="55368B6D" w14:textId="77777777" w:rsidR="00786FAE" w:rsidRPr="00DC3F03" w:rsidRDefault="00786FAE" w:rsidP="00786FAE">
      <w:pPr>
        <w:spacing w:after="0" w:line="276" w:lineRule="auto"/>
        <w:jc w:val="center"/>
        <w:rPr>
          <w:rFonts w:ascii="Times New Roman" w:hAnsi="Times New Roman"/>
          <w:b/>
          <w:i/>
          <w:sz w:val="24"/>
          <w:szCs w:val="24"/>
        </w:rPr>
      </w:pPr>
      <w:r w:rsidRPr="00DC3F03">
        <w:rPr>
          <w:rFonts w:ascii="Times New Roman" w:hAnsi="Times New Roman"/>
          <w:b/>
          <w:i/>
          <w:sz w:val="24"/>
          <w:szCs w:val="24"/>
        </w:rPr>
        <w:t>ADOBE FLASH</w:t>
      </w:r>
    </w:p>
    <w:p w14:paraId="288FC092" w14:textId="77777777" w:rsidR="00786FAE" w:rsidRPr="00FE42EB" w:rsidRDefault="00786FAE" w:rsidP="00786FAE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DDB7110" w14:textId="77777777" w:rsidR="00786FAE" w:rsidRPr="00FE42EB" w:rsidRDefault="00786FAE" w:rsidP="00786FAE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68D4C5A" w14:textId="77777777" w:rsidR="00786FAE" w:rsidRPr="00FE42EB" w:rsidRDefault="00786FAE" w:rsidP="00786FAE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5B6F4DC" w14:textId="77777777" w:rsidR="00786FAE" w:rsidRDefault="00786FAE" w:rsidP="00786F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OLEH :</w:t>
      </w:r>
    </w:p>
    <w:p w14:paraId="56DC5F6E" w14:textId="77777777" w:rsidR="00786FAE" w:rsidRPr="00F569B6" w:rsidRDefault="00786FAE" w:rsidP="00786F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sz w:val="24"/>
          <w:szCs w:val="24"/>
          <w:lang w:val="en-ID"/>
        </w:rPr>
        <w:t>MUH  YASIN</w:t>
      </w:r>
    </w:p>
    <w:p w14:paraId="5F45F20D" w14:textId="77777777" w:rsidR="00786FAE" w:rsidRPr="00AA6F49" w:rsidRDefault="00786FAE" w:rsidP="00786FA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229542066</w:t>
      </w:r>
    </w:p>
    <w:p w14:paraId="1963B690" w14:textId="77777777" w:rsidR="00786FAE" w:rsidRPr="00960507" w:rsidRDefault="00786FAE" w:rsidP="00786FAE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15F83FD" w14:textId="77777777" w:rsidR="00786FAE" w:rsidRDefault="00786FAE" w:rsidP="00786FAE">
      <w:pPr>
        <w:spacing w:before="2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85733EF" w14:textId="77777777" w:rsidR="00786FAE" w:rsidRPr="00960507" w:rsidRDefault="00786FAE" w:rsidP="00786FAE">
      <w:pPr>
        <w:spacing w:line="6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4704C69" w14:textId="77777777" w:rsidR="00786FAE" w:rsidRPr="00960507" w:rsidRDefault="00786FAE" w:rsidP="00786FAE">
      <w:pPr>
        <w:spacing w:after="0" w:line="276" w:lineRule="auto"/>
        <w:ind w:left="-284" w:right="-372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GRAM STUDI PENDIDIKAN TEKNIK INFORMATIKA</w:t>
      </w:r>
      <w:r w:rsidRPr="00960507">
        <w:rPr>
          <w:rFonts w:ascii="Times New Roman" w:hAnsi="Times New Roman" w:cs="Times New Roman"/>
          <w:b/>
          <w:sz w:val="24"/>
          <w:szCs w:val="24"/>
        </w:rPr>
        <w:t xml:space="preserve"> DAN KOMPUTER</w:t>
      </w:r>
    </w:p>
    <w:p w14:paraId="13304A43" w14:textId="77777777" w:rsidR="00786FAE" w:rsidRPr="00960507" w:rsidRDefault="00786FAE" w:rsidP="00786FAE">
      <w:pPr>
        <w:spacing w:after="0" w:line="276" w:lineRule="auto"/>
        <w:ind w:left="-284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14:paraId="3E9DB864" w14:textId="77777777" w:rsidR="00786FAE" w:rsidRPr="00960507" w:rsidRDefault="00786FAE" w:rsidP="00786FAE">
      <w:pPr>
        <w:spacing w:after="0" w:line="276" w:lineRule="auto"/>
        <w:ind w:left="-284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43B7BC2E" w14:textId="77777777" w:rsidR="00786FAE" w:rsidRDefault="00786FAE" w:rsidP="00786FAE">
      <w:pPr>
        <w:spacing w:after="0" w:line="276" w:lineRule="auto"/>
        <w:ind w:left="-284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7ABB011B" w14:textId="77777777" w:rsidR="00786FAE" w:rsidRPr="00247588" w:rsidRDefault="00786FAE" w:rsidP="00786FAE">
      <w:pPr>
        <w:spacing w:after="0" w:line="276" w:lineRule="auto"/>
        <w:ind w:left="-284"/>
        <w:jc w:val="center"/>
        <w:rPr>
          <w:rFonts w:ascii="Times New Roman" w:hAnsi="Times New Roman" w:cs="Times New Roman"/>
          <w:b/>
          <w:sz w:val="28"/>
          <w:szCs w:val="24"/>
          <w:lang w:val="id-ID"/>
        </w:rPr>
      </w:pPr>
      <w:r w:rsidRPr="00247588">
        <w:rPr>
          <w:rFonts w:ascii="Times New Roman" w:hAnsi="Times New Roman" w:cs="Times New Roman"/>
          <w:b/>
          <w:sz w:val="28"/>
          <w:szCs w:val="24"/>
        </w:rPr>
        <w:t>201</w:t>
      </w:r>
      <w:r>
        <w:rPr>
          <w:rFonts w:ascii="Times New Roman" w:hAnsi="Times New Roman" w:cs="Times New Roman"/>
          <w:b/>
          <w:sz w:val="28"/>
          <w:szCs w:val="24"/>
        </w:rPr>
        <w:t>8</w:t>
      </w:r>
    </w:p>
    <w:p w14:paraId="73266530" w14:textId="77777777" w:rsidR="00786FAE" w:rsidRPr="00247588" w:rsidRDefault="00786FAE" w:rsidP="00786FAE">
      <w:pPr>
        <w:pStyle w:val="ListParagraph"/>
        <w:spacing w:line="276" w:lineRule="auto"/>
        <w:ind w:left="0" w:right="54"/>
        <w:jc w:val="center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14:paraId="2304D05C" w14:textId="268CD43F" w:rsidR="003C4E14" w:rsidRDefault="003C4E14"/>
    <w:p w14:paraId="03B72A2A" w14:textId="24D9465B" w:rsidR="00786FAE" w:rsidRDefault="00786FAE"/>
    <w:p w14:paraId="4D3E5266" w14:textId="77777777" w:rsidR="00786FAE" w:rsidRPr="00786FAE" w:rsidRDefault="00786FAE" w:rsidP="00786FAE">
      <w:pPr>
        <w:widowControl w:val="0"/>
        <w:spacing w:after="0" w:line="240" w:lineRule="auto"/>
        <w:jc w:val="center"/>
        <w:rPr>
          <w:rFonts w:ascii="Times New Roman" w:eastAsia="SimSun" w:hAnsi="Times New Roman" w:cs="Times New Roman"/>
          <w:b/>
          <w:bCs/>
          <w:kern w:val="2"/>
          <w:sz w:val="24"/>
          <w:szCs w:val="24"/>
          <w:lang w:eastAsia="zh-CN"/>
        </w:rPr>
      </w:pPr>
      <w:r w:rsidRPr="00786FAE">
        <w:rPr>
          <w:rFonts w:ascii="Times New Roman" w:eastAsia="SimSun" w:hAnsi="Times New Roman" w:cs="Times New Roman"/>
          <w:b/>
          <w:bCs/>
          <w:kern w:val="2"/>
          <w:sz w:val="24"/>
          <w:szCs w:val="24"/>
          <w:lang w:eastAsia="zh-CN"/>
        </w:rPr>
        <w:lastRenderedPageBreak/>
        <w:t>ABSTRAK</w:t>
      </w:r>
    </w:p>
    <w:p w14:paraId="6AEBF07D" w14:textId="77777777" w:rsidR="00786FAE" w:rsidRPr="00786FAE" w:rsidRDefault="00786FAE" w:rsidP="00786FAE">
      <w:pPr>
        <w:widowControl w:val="0"/>
        <w:spacing w:after="0" w:line="240" w:lineRule="auto"/>
        <w:jc w:val="both"/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</w:pPr>
    </w:p>
    <w:p w14:paraId="7875D8A7" w14:textId="77777777" w:rsidR="00786FAE" w:rsidRPr="00786FAE" w:rsidRDefault="00786FAE" w:rsidP="00786FAE">
      <w:pPr>
        <w:widowControl w:val="0"/>
        <w:spacing w:after="0" w:line="240" w:lineRule="auto"/>
        <w:jc w:val="both"/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</w:pPr>
      <w:r w:rsidRPr="00786FAE">
        <w:rPr>
          <w:rFonts w:ascii="Times New Roman" w:eastAsia="SimSun" w:hAnsi="Times New Roman" w:cs="Times New Roman"/>
          <w:b/>
          <w:bCs/>
          <w:kern w:val="2"/>
          <w:sz w:val="24"/>
          <w:szCs w:val="24"/>
          <w:lang w:eastAsia="zh-CN"/>
        </w:rPr>
        <w:t xml:space="preserve">MUH YASIN, 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1229542066. </w:t>
      </w:r>
      <w:proofErr w:type="spellStart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>Pengembangan</w:t>
      </w:r>
      <w:proofErr w:type="spellEnd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 xml:space="preserve"> Multimedia </w:t>
      </w:r>
      <w:proofErr w:type="spellStart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>Pembelajaran</w:t>
      </w:r>
      <w:proofErr w:type="spellEnd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>Pengenalan</w:t>
      </w:r>
      <w:proofErr w:type="spellEnd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>Anggota</w:t>
      </w:r>
      <w:proofErr w:type="spellEnd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>Tubuh</w:t>
      </w:r>
      <w:proofErr w:type="spellEnd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>Manusia</w:t>
      </w:r>
      <w:proofErr w:type="spellEnd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>Untuk</w:t>
      </w:r>
      <w:proofErr w:type="spellEnd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 xml:space="preserve"> Murid SD </w:t>
      </w:r>
      <w:proofErr w:type="spellStart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>Bebasis</w:t>
      </w:r>
      <w:proofErr w:type="spellEnd"/>
      <w:r w:rsidRPr="00786FAE">
        <w:rPr>
          <w:rFonts w:ascii="Times New Roman" w:eastAsia="SimSun" w:hAnsi="Times New Roman" w:cs="Times New Roman"/>
          <w:bCs/>
          <w:i/>
          <w:iCs/>
          <w:color w:val="000000"/>
          <w:kern w:val="2"/>
          <w:sz w:val="24"/>
          <w:szCs w:val="24"/>
          <w:lang w:eastAsia="zh-CN"/>
        </w:rPr>
        <w:t xml:space="preserve"> Adobe flash.</w:t>
      </w:r>
      <w:r w:rsidRPr="00786FAE">
        <w:rPr>
          <w:rFonts w:ascii="Times New Roman" w:eastAsia="SimSun" w:hAnsi="Times New Roman" w:cs="Times New Roman"/>
          <w:bCs/>
          <w:color w:val="000000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Program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tud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Pendidikan Teknik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Informatik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dan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omputer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Jurus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Pendidikan Teknik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Elektro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Fakultas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Teknik,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Universitas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Negeri Makassar, 2018,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mbimbing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: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Yunus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Tjand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dan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Hasrul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Bakri. </w:t>
      </w:r>
    </w:p>
    <w:p w14:paraId="5C057893" w14:textId="77777777" w:rsidR="00786FAE" w:rsidRPr="00786FAE" w:rsidRDefault="00786FAE" w:rsidP="00786FAE">
      <w:pPr>
        <w:widowControl w:val="0"/>
        <w:spacing w:after="0" w:line="240" w:lineRule="auto"/>
        <w:jc w:val="both"/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</w:pPr>
    </w:p>
    <w:p w14:paraId="58EF8D9F" w14:textId="77777777" w:rsidR="00786FAE" w:rsidRPr="00786FAE" w:rsidRDefault="00786FAE" w:rsidP="00786FAE">
      <w:pPr>
        <w:widowControl w:val="0"/>
        <w:spacing w:after="0" w:line="240" w:lineRule="auto"/>
        <w:ind w:firstLine="720"/>
        <w:jc w:val="both"/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</w:pP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ab/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elit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in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ertuju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untu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: (1)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Mengetahui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Pengembangan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Multimedia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pembelajaran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pengenalan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anggota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tubuh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manusia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berbasis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Calibri" w:hAnsi="Times New Roman" w:cs="Times New Roman"/>
          <w:i/>
          <w:iCs/>
          <w:kern w:val="2"/>
          <w:sz w:val="24"/>
          <w:szCs w:val="24"/>
          <w:lang w:eastAsia="zh-CN"/>
        </w:rPr>
        <w:t>Adobe Flash</w:t>
      </w:r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bCs/>
          <w:kern w:val="2"/>
          <w:sz w:val="24"/>
          <w:szCs w:val="24"/>
          <w:lang w:eastAsia="zh-CN"/>
        </w:rPr>
        <w:t xml:space="preserve">(2)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Mengetahui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tanggapan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pengguna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terhadap</w:t>
      </w:r>
      <w:proofErr w:type="spellEnd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 xml:space="preserve"> Multimedia </w:t>
      </w:r>
      <w:proofErr w:type="spellStart"/>
      <w:r w:rsidRPr="00786FAE"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  <w:t>pembelajar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val="id-ID" w:eastAsia="zh-CN"/>
        </w:rPr>
        <w:t xml:space="preserve">.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elit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in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gguna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jenis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elit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val="id-ID" w:eastAsia="zh-CN"/>
        </w:rPr>
        <w:t xml:space="preserve"> 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R&amp;D (</w:t>
      </w:r>
      <w:r w:rsidRPr="00786FAE">
        <w:rPr>
          <w:rFonts w:ascii="Times New Roman" w:eastAsia="SimSun" w:hAnsi="Times New Roman" w:cs="Times New Roman"/>
          <w:i/>
          <w:iCs/>
          <w:kern w:val="2"/>
          <w:sz w:val="24"/>
          <w:szCs w:val="24"/>
          <w:lang w:eastAsia="zh-CN"/>
        </w:rPr>
        <w:t>research and development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)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val="id-ID" w:eastAsia="zh-CN"/>
        </w:rPr>
        <w:t xml:space="preserve"> dan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model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rancang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>ADDIE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yang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iguna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untu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embang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Multimedia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mbelajar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. Media yang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ihasil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mber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emudah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epad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isw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alam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mpelajar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ater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enal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anggot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tubuh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dan juga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ebaga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ah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referens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tenag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ajar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alam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proses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elajar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gajar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.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pada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aplikas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in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gguna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ualitas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rangkat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luna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erdasar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ISO 9126 yang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erfokus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pada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enam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arakteristi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>functionality, usability, maintainability, efficiency, reliability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dan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portability. 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Hasil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arakteristi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functionality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unjuk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tingkat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elaya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ebesar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100%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eng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interpretas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angat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ai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. Hasil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>usability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unjuk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il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guru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gena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a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val="id-ID" w:eastAsia="zh-CN"/>
        </w:rPr>
        <w:t xml:space="preserve">plikasi 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media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mbelajar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interaktif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adalah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eng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5 guru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atau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83.33%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yata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angat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ai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dan 1 guru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atau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16,67%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yata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ai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. Hasil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maintainability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inyata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ai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. Hasil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efficiency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telah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menuh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tandar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guna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. Hasil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reliability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unjuk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nila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yang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am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pada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region, node, 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dan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cyclomatic complexity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ehingg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tida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terjad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esalah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logika</w:t>
      </w:r>
      <w:proofErr w:type="spellEnd"/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ert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i/>
          <w:kern w:val="2"/>
          <w:sz w:val="24"/>
          <w:szCs w:val="24"/>
          <w:lang w:eastAsia="zh-CN"/>
        </w:rPr>
        <w:t xml:space="preserve">portability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udah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angat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aik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aren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aplikas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udah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apat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ijalan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pada windows yang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berbed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.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Jad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keseluruh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penguji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enunjuk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istem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informasi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yang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ibuat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sudah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apat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digunakan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.</w:t>
      </w:r>
    </w:p>
    <w:p w14:paraId="7918EE04" w14:textId="77777777" w:rsidR="00786FAE" w:rsidRPr="00786FAE" w:rsidRDefault="00786FAE" w:rsidP="00786FAE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kern w:val="2"/>
          <w:sz w:val="24"/>
          <w:szCs w:val="24"/>
          <w:lang w:eastAsia="zh-CN"/>
        </w:rPr>
      </w:pP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</w:p>
    <w:p w14:paraId="4C7006D0" w14:textId="77777777" w:rsidR="00786FAE" w:rsidRPr="00786FAE" w:rsidRDefault="00786FAE" w:rsidP="00786FAE">
      <w:pPr>
        <w:widowControl w:val="0"/>
        <w:spacing w:after="0" w:line="240" w:lineRule="auto"/>
        <w:jc w:val="both"/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</w:pPr>
    </w:p>
    <w:p w14:paraId="00C2410B" w14:textId="77777777" w:rsidR="00786FAE" w:rsidRPr="00786FAE" w:rsidRDefault="00786FAE" w:rsidP="00786FAE">
      <w:pPr>
        <w:widowControl w:val="0"/>
        <w:spacing w:after="0" w:line="240" w:lineRule="auto"/>
        <w:jc w:val="both"/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</w:pPr>
    </w:p>
    <w:p w14:paraId="3745F08E" w14:textId="77777777" w:rsidR="00786FAE" w:rsidRPr="00786FAE" w:rsidRDefault="00786FAE" w:rsidP="00786FAE">
      <w:pPr>
        <w:widowControl w:val="0"/>
        <w:spacing w:after="0" w:line="240" w:lineRule="auto"/>
        <w:jc w:val="both"/>
        <w:rPr>
          <w:rFonts w:ascii="Times New Roman" w:eastAsia="SimSun" w:hAnsi="Times New Roman" w:cs="Times New Roman"/>
          <w:b/>
          <w:bCs/>
          <w:kern w:val="2"/>
          <w:sz w:val="24"/>
          <w:szCs w:val="24"/>
          <w:lang w:eastAsia="zh-CN"/>
        </w:rPr>
      </w:pPr>
      <w:r w:rsidRPr="00786FAE">
        <w:rPr>
          <w:rFonts w:ascii="Times New Roman" w:eastAsia="SimSun" w:hAnsi="Times New Roman" w:cs="Times New Roman"/>
          <w:b/>
          <w:bCs/>
          <w:kern w:val="2"/>
          <w:sz w:val="24"/>
          <w:szCs w:val="24"/>
          <w:lang w:eastAsia="zh-CN"/>
        </w:rPr>
        <w:t xml:space="preserve">Kata </w:t>
      </w:r>
      <w:proofErr w:type="spellStart"/>
      <w:r w:rsidRPr="00786FAE">
        <w:rPr>
          <w:rFonts w:ascii="Times New Roman" w:eastAsia="SimSun" w:hAnsi="Times New Roman" w:cs="Times New Roman"/>
          <w:b/>
          <w:bCs/>
          <w:kern w:val="2"/>
          <w:sz w:val="24"/>
          <w:szCs w:val="24"/>
          <w:lang w:eastAsia="zh-CN"/>
        </w:rPr>
        <w:t>Kunci</w:t>
      </w:r>
      <w:proofErr w:type="spellEnd"/>
      <w:r w:rsidRPr="00786FAE">
        <w:rPr>
          <w:rFonts w:ascii="Times New Roman" w:eastAsia="SimSun" w:hAnsi="Times New Roman" w:cs="Times New Roman"/>
          <w:b/>
          <w:bCs/>
          <w:kern w:val="2"/>
          <w:sz w:val="24"/>
          <w:szCs w:val="24"/>
          <w:lang w:eastAsia="zh-CN"/>
        </w:rPr>
        <w:t xml:space="preserve"> </w:t>
      </w:r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: Multimedia,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Anggot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Tubuh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>Manusia</w:t>
      </w:r>
      <w:proofErr w:type="spellEnd"/>
      <w:r w:rsidRPr="00786FAE">
        <w:rPr>
          <w:rFonts w:ascii="Times New Roman" w:eastAsia="SimSun" w:hAnsi="Times New Roman" w:cs="Times New Roman"/>
          <w:kern w:val="2"/>
          <w:sz w:val="24"/>
          <w:szCs w:val="24"/>
          <w:lang w:eastAsia="zh-CN"/>
        </w:rPr>
        <w:t xml:space="preserve">, </w:t>
      </w:r>
      <w:r w:rsidRPr="00786FAE">
        <w:rPr>
          <w:rFonts w:ascii="Times New Roman" w:eastAsia="SimSun" w:hAnsi="Times New Roman" w:cs="Times New Roman"/>
          <w:i/>
          <w:iCs/>
          <w:kern w:val="2"/>
          <w:sz w:val="24"/>
          <w:szCs w:val="24"/>
          <w:lang w:eastAsia="zh-CN"/>
        </w:rPr>
        <w:t>Adobe Flash cs6</w:t>
      </w:r>
    </w:p>
    <w:p w14:paraId="3E6CD445" w14:textId="70183248" w:rsidR="00786FAE" w:rsidRDefault="00786FAE"/>
    <w:p w14:paraId="6B4DDE7A" w14:textId="112A3BDA" w:rsidR="00786FAE" w:rsidRDefault="00786FAE"/>
    <w:p w14:paraId="1C46C4FB" w14:textId="61FFA028" w:rsidR="00786FAE" w:rsidRDefault="00786FAE"/>
    <w:p w14:paraId="26B0099B" w14:textId="77777777" w:rsidR="00786FAE" w:rsidRDefault="00786FAE"/>
    <w:p w14:paraId="77C76CFA" w14:textId="55D7CD93" w:rsidR="00786FAE" w:rsidRDefault="00786FAE"/>
    <w:p w14:paraId="52F65B97" w14:textId="50248BDE" w:rsidR="00CD641B" w:rsidRDefault="00CD641B"/>
    <w:p w14:paraId="25169F96" w14:textId="6FF51275" w:rsidR="00CD641B" w:rsidRDefault="00CD641B"/>
    <w:p w14:paraId="27D211F5" w14:textId="4107BCCB" w:rsidR="00CD641B" w:rsidRDefault="00CD641B"/>
    <w:p w14:paraId="60E29AF3" w14:textId="0E027313" w:rsidR="00CD641B" w:rsidRDefault="00CD641B">
      <w:r>
        <w:lastRenderedPageBreak/>
        <w:fldChar w:fldCharType="begin" w:fldLock="1"/>
      </w:r>
      <w: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CD641B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CD641B">
        <w:rPr>
          <w:noProof/>
        </w:rPr>
        <w:t>[2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Karim","given":"Abdul","non-dropping-particle":"","parse-names":false,"suffix":""}],"container-title":"Makassar, UNM","id":"ITEM-1","issued":{"date-parts":[["2007"]]},"title":"Media Pembelajaran","type":"article-journal"},"uris":["http://www.mendeley.com/documents/?uuid=0acf7ced-4d3b-43a8-b9de-791262c6f982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CD641B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CD641B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129b3448-2c7e-4d03-a8b0-11144479e1e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CD641B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CD641B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Bakri","given":"Hasrul","non-dropping-particle":"","parse-names":false,"suffix":""}],"container-title":"Jurnal Medtek","id":"ITEM-1","issue":"1","issued":{"date-parts":[["2010"]]},"page":"1-8","title":"Langkah-langkah pengembangan pembelajaran multimedia interaktif","type":"article-journal","volume":"2"},"uris":["http://www.mendeley.com/documents/?uuid=1594be13-1ca9-457d-aac3-b211ba109b4b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CD641B">
        <w:rPr>
          <w:noProof/>
        </w:rPr>
        <w:t>[7]</w:t>
      </w:r>
      <w:r>
        <w:fldChar w:fldCharType="end"/>
      </w:r>
      <w:r>
        <w:fldChar w:fldCharType="begin" w:fldLock="1"/>
      </w:r>
      <w:r w:rsidR="002818FA">
        <w:instrText>ADDIN CSL_CITATION {"citationItems":[{"id":"ITEM-1","itemData":{"ISSN":"2476-9401","author":[{"dropping-particle":"","family":"Mantasia","given":"Mantasia","non-dropping-particle":"","parse-names":false,"suffix":""},{"dropping-particle":"","family":"Jaya","given":"Hendra","non-dropping-particle":"","parse-names":false,"suffix":""}],"container-title":"Jurnal Pendidikan Vokasi","id":"ITEM-1","issue":"3","issued":{"date-parts":[["2016"]]},"page":"281-291","title":"Pengembangan teknologi augmented reality sebagai penguatan dan penunjang metode pembelajaran di SMK untuk implementasi Kurikulum 2013","type":"article-journal","volume":"6"},"uris":["http://www.mendeley.com/documents/?uuid=bb3e5a7e-d0f5-417b-8c5e-756e9017f58a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CD641B">
        <w:rPr>
          <w:noProof/>
        </w:rPr>
        <w:t>[8]</w:t>
      </w:r>
      <w:r>
        <w:fldChar w:fldCharType="end"/>
      </w:r>
      <w:r w:rsidR="00953FBE">
        <w:fldChar w:fldCharType="begin" w:fldLock="1"/>
      </w:r>
      <w:r w:rsidR="00953FBE">
        <w:instrText>ADDIN CSL_CITATION {"citationItems":[{"id":"ITEM-1","itemData":{"author":[{"dropping-particle":"","family":"Syafri","given":"Febriyani","non-dropping-particle":"","parse-names":false,"suffix":""},{"dropping-particle":"","family":"Mappalotteng","given":"Abdul Muis","non-dropping-particle":"","parse-names":false,"suffix":""}],"id":"ITEM-1","issued":{"date-parts":[["2018"]]},"publisher":"UNIVERSITAS NEGERI MAKASSAR","title":"PENGEMBANGAN MULTIMEDIA INTERAKTIF PADA MATA PELAJARAN KOMPUTER DAN JARINGAN DASAR DI SMK","type":"article"},"uris":["http://www.mendeley.com/documents/?uuid=b96a53eb-04bf-4ff4-9744-d319b1630ceb"]}],"mendeley":{"formattedCitation":"[9]","plainTextFormattedCitation":"[9]"},"properties":{"noteIndex":0},"schema":"https://github.com/citation-style-language/schema/raw/master/csl-citation.json"}</w:instrText>
      </w:r>
      <w:r w:rsidR="00953FBE">
        <w:fldChar w:fldCharType="separate"/>
      </w:r>
      <w:r w:rsidR="00953FBE" w:rsidRPr="00953FBE">
        <w:rPr>
          <w:noProof/>
        </w:rPr>
        <w:t>[9]</w:t>
      </w:r>
      <w:r w:rsidR="00953FBE">
        <w:fldChar w:fldCharType="end"/>
      </w:r>
      <w:bookmarkStart w:id="0" w:name="_GoBack"/>
      <w:bookmarkEnd w:id="0"/>
    </w:p>
    <w:p w14:paraId="730108B4" w14:textId="09B7E531" w:rsidR="002818FA" w:rsidRDefault="002818FA"/>
    <w:p w14:paraId="5DB0C65A" w14:textId="61EAF6F9" w:rsidR="00953FBE" w:rsidRPr="00953FBE" w:rsidRDefault="002818FA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953FBE" w:rsidRPr="00953FBE">
        <w:rPr>
          <w:rFonts w:ascii="Calibri" w:hAnsi="Calibri" w:cs="Calibri"/>
          <w:noProof/>
          <w:szCs w:val="24"/>
        </w:rPr>
        <w:t>[1]</w:t>
      </w:r>
      <w:r w:rsidR="00953FBE" w:rsidRPr="00953FBE">
        <w:rPr>
          <w:rFonts w:ascii="Calibri" w:hAnsi="Calibri" w:cs="Calibri"/>
          <w:noProof/>
          <w:szCs w:val="24"/>
        </w:rPr>
        <w:tab/>
        <w:t xml:space="preserve">H. Bakri, “Desain Media Pembelajaran Animasi Berbasis Adobe Flash CS3 Pada Mata Kuliah Instalasi Listrik 2,” </w:t>
      </w:r>
      <w:r w:rsidR="00953FBE" w:rsidRPr="00953FBE">
        <w:rPr>
          <w:rFonts w:ascii="Calibri" w:hAnsi="Calibri" w:cs="Calibri"/>
          <w:i/>
          <w:iCs/>
          <w:noProof/>
          <w:szCs w:val="24"/>
        </w:rPr>
        <w:t>J. Medtek</w:t>
      </w:r>
      <w:r w:rsidR="00953FBE" w:rsidRPr="00953FBE">
        <w:rPr>
          <w:rFonts w:ascii="Calibri" w:hAnsi="Calibri" w:cs="Calibri"/>
          <w:noProof/>
          <w:szCs w:val="24"/>
        </w:rPr>
        <w:t>, vol. 3, no. 2, pp. 3–4, 2011.</w:t>
      </w:r>
    </w:p>
    <w:p w14:paraId="61B649DA" w14:textId="77777777" w:rsidR="00953FBE" w:rsidRPr="00953FBE" w:rsidRDefault="00953FBE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53FBE">
        <w:rPr>
          <w:rFonts w:ascii="Calibri" w:hAnsi="Calibri" w:cs="Calibri"/>
          <w:noProof/>
          <w:szCs w:val="24"/>
        </w:rPr>
        <w:t>[2]</w:t>
      </w:r>
      <w:r w:rsidRPr="00953FBE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953FBE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953FBE">
        <w:rPr>
          <w:rFonts w:ascii="Calibri" w:hAnsi="Calibri" w:cs="Calibri"/>
          <w:noProof/>
          <w:szCs w:val="24"/>
        </w:rPr>
        <w:t>, vol. 11, no. 1, 2015.</w:t>
      </w:r>
    </w:p>
    <w:p w14:paraId="293C2443" w14:textId="77777777" w:rsidR="00953FBE" w:rsidRPr="00953FBE" w:rsidRDefault="00953FBE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53FBE">
        <w:rPr>
          <w:rFonts w:ascii="Calibri" w:hAnsi="Calibri" w:cs="Calibri"/>
          <w:noProof/>
          <w:szCs w:val="24"/>
        </w:rPr>
        <w:t>[3]</w:t>
      </w:r>
      <w:r w:rsidRPr="00953FBE">
        <w:rPr>
          <w:rFonts w:ascii="Calibri" w:hAnsi="Calibri" w:cs="Calibri"/>
          <w:noProof/>
          <w:szCs w:val="24"/>
        </w:rPr>
        <w:tab/>
        <w:t xml:space="preserve">A. Karim, “Media Pembelajaran,” </w:t>
      </w:r>
      <w:r w:rsidRPr="00953FBE">
        <w:rPr>
          <w:rFonts w:ascii="Calibri" w:hAnsi="Calibri" w:cs="Calibri"/>
          <w:i/>
          <w:iCs/>
          <w:noProof/>
          <w:szCs w:val="24"/>
        </w:rPr>
        <w:t>Makassar, UNM</w:t>
      </w:r>
      <w:r w:rsidRPr="00953FBE">
        <w:rPr>
          <w:rFonts w:ascii="Calibri" w:hAnsi="Calibri" w:cs="Calibri"/>
          <w:noProof/>
          <w:szCs w:val="24"/>
        </w:rPr>
        <w:t>, 2007.</w:t>
      </w:r>
    </w:p>
    <w:p w14:paraId="0347DFAE" w14:textId="77777777" w:rsidR="00953FBE" w:rsidRPr="00953FBE" w:rsidRDefault="00953FBE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53FBE">
        <w:rPr>
          <w:rFonts w:ascii="Calibri" w:hAnsi="Calibri" w:cs="Calibri"/>
          <w:noProof/>
          <w:szCs w:val="24"/>
        </w:rPr>
        <w:t>[4]</w:t>
      </w:r>
      <w:r w:rsidRPr="00953FBE">
        <w:rPr>
          <w:rFonts w:ascii="Calibri" w:hAnsi="Calibri" w:cs="Calibri"/>
          <w:noProof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953FBE">
        <w:rPr>
          <w:rFonts w:ascii="Calibri" w:hAnsi="Calibri" w:cs="Calibri"/>
          <w:i/>
          <w:iCs/>
          <w:noProof/>
          <w:szCs w:val="24"/>
        </w:rPr>
        <w:t>J. Pendidik. Teknol. Pertan.</w:t>
      </w:r>
      <w:r w:rsidRPr="00953FBE">
        <w:rPr>
          <w:rFonts w:ascii="Calibri" w:hAnsi="Calibri" w:cs="Calibri"/>
          <w:noProof/>
          <w:szCs w:val="24"/>
        </w:rPr>
        <w:t>, vol. 2, pp. 47–56, 2018.</w:t>
      </w:r>
    </w:p>
    <w:p w14:paraId="775CD8AB" w14:textId="77777777" w:rsidR="00953FBE" w:rsidRPr="00953FBE" w:rsidRDefault="00953FBE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53FBE">
        <w:rPr>
          <w:rFonts w:ascii="Calibri" w:hAnsi="Calibri" w:cs="Calibri"/>
          <w:noProof/>
          <w:szCs w:val="24"/>
        </w:rPr>
        <w:t>[5]</w:t>
      </w:r>
      <w:r w:rsidRPr="00953FBE">
        <w:rPr>
          <w:rFonts w:ascii="Calibri" w:hAnsi="Calibri" w:cs="Calibri"/>
          <w:noProof/>
          <w:szCs w:val="24"/>
        </w:rPr>
        <w:tab/>
        <w:t xml:space="preserve">H. Jaya, “Perancangan media praktikum elektronika digital berbasis virtual,” </w:t>
      </w:r>
      <w:r w:rsidRPr="00953FBE">
        <w:rPr>
          <w:rFonts w:ascii="Calibri" w:hAnsi="Calibri" w:cs="Calibri"/>
          <w:i/>
          <w:iCs/>
          <w:noProof/>
          <w:szCs w:val="24"/>
        </w:rPr>
        <w:t>J. Inspir.</w:t>
      </w:r>
      <w:r w:rsidRPr="00953FBE">
        <w:rPr>
          <w:rFonts w:ascii="Calibri" w:hAnsi="Calibri" w:cs="Calibri"/>
          <w:noProof/>
          <w:szCs w:val="24"/>
        </w:rPr>
        <w:t>, vol. 3, no. 1, 2013.</w:t>
      </w:r>
    </w:p>
    <w:p w14:paraId="3FF11CBF" w14:textId="77777777" w:rsidR="00953FBE" w:rsidRPr="00953FBE" w:rsidRDefault="00953FBE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53FBE">
        <w:rPr>
          <w:rFonts w:ascii="Calibri" w:hAnsi="Calibri" w:cs="Calibri"/>
          <w:noProof/>
          <w:szCs w:val="24"/>
        </w:rPr>
        <w:t>[6]</w:t>
      </w:r>
      <w:r w:rsidRPr="00953FBE">
        <w:rPr>
          <w:rFonts w:ascii="Calibri" w:hAnsi="Calibri" w:cs="Calibri"/>
          <w:noProof/>
          <w:szCs w:val="24"/>
        </w:rPr>
        <w:tab/>
        <w:t xml:space="preserve">M. Rais, “Pengaruh penggunaan multimedia presentasi berbasis prezi dan gaya belajar terhadap kemampuan mengingat konsep,” </w:t>
      </w:r>
      <w:r w:rsidRPr="00953FBE">
        <w:rPr>
          <w:rFonts w:ascii="Calibri" w:hAnsi="Calibri" w:cs="Calibri"/>
          <w:i/>
          <w:iCs/>
          <w:noProof/>
          <w:szCs w:val="24"/>
        </w:rPr>
        <w:t>J. MEKOM (Media Komun. Pendidik. Kejuruan)</w:t>
      </w:r>
      <w:r w:rsidRPr="00953FBE">
        <w:rPr>
          <w:rFonts w:ascii="Calibri" w:hAnsi="Calibri" w:cs="Calibri"/>
          <w:noProof/>
          <w:szCs w:val="24"/>
        </w:rPr>
        <w:t>, vol. 2, no. 1, 2015.</w:t>
      </w:r>
    </w:p>
    <w:p w14:paraId="1FE8A946" w14:textId="77777777" w:rsidR="00953FBE" w:rsidRPr="00953FBE" w:rsidRDefault="00953FBE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53FBE">
        <w:rPr>
          <w:rFonts w:ascii="Calibri" w:hAnsi="Calibri" w:cs="Calibri"/>
          <w:noProof/>
          <w:szCs w:val="24"/>
        </w:rPr>
        <w:t>[7]</w:t>
      </w:r>
      <w:r w:rsidRPr="00953FBE">
        <w:rPr>
          <w:rFonts w:ascii="Calibri" w:hAnsi="Calibri" w:cs="Calibri"/>
          <w:noProof/>
          <w:szCs w:val="24"/>
        </w:rPr>
        <w:tab/>
        <w:t xml:space="preserve">H. Bakri, “Langkah-langkah pengembangan pembelajaran multimedia interaktif,” </w:t>
      </w:r>
      <w:r w:rsidRPr="00953FBE">
        <w:rPr>
          <w:rFonts w:ascii="Calibri" w:hAnsi="Calibri" w:cs="Calibri"/>
          <w:i/>
          <w:iCs/>
          <w:noProof/>
          <w:szCs w:val="24"/>
        </w:rPr>
        <w:t>J. Medtek</w:t>
      </w:r>
      <w:r w:rsidRPr="00953FBE">
        <w:rPr>
          <w:rFonts w:ascii="Calibri" w:hAnsi="Calibri" w:cs="Calibri"/>
          <w:noProof/>
          <w:szCs w:val="24"/>
        </w:rPr>
        <w:t>, vol. 2, no. 1, pp. 1–8, 2010.</w:t>
      </w:r>
    </w:p>
    <w:p w14:paraId="3BB2ACC2" w14:textId="77777777" w:rsidR="00953FBE" w:rsidRPr="00953FBE" w:rsidRDefault="00953FBE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53FBE">
        <w:rPr>
          <w:rFonts w:ascii="Calibri" w:hAnsi="Calibri" w:cs="Calibri"/>
          <w:noProof/>
          <w:szCs w:val="24"/>
        </w:rPr>
        <w:t>[8]</w:t>
      </w:r>
      <w:r w:rsidRPr="00953FBE">
        <w:rPr>
          <w:rFonts w:ascii="Calibri" w:hAnsi="Calibri" w:cs="Calibri"/>
          <w:noProof/>
          <w:szCs w:val="24"/>
        </w:rPr>
        <w:tab/>
        <w:t xml:space="preserve">M. Mantasia and H. Jaya, “Pengembangan teknologi augmented reality sebagai penguatan dan penunjang metode pembelajaran di SMK untuk implementasi Kurikulum 2013,” </w:t>
      </w:r>
      <w:r w:rsidRPr="00953FBE">
        <w:rPr>
          <w:rFonts w:ascii="Calibri" w:hAnsi="Calibri" w:cs="Calibri"/>
          <w:i/>
          <w:iCs/>
          <w:noProof/>
          <w:szCs w:val="24"/>
        </w:rPr>
        <w:t>J. Pendidik. Vokasi</w:t>
      </w:r>
      <w:r w:rsidRPr="00953FBE">
        <w:rPr>
          <w:rFonts w:ascii="Calibri" w:hAnsi="Calibri" w:cs="Calibri"/>
          <w:noProof/>
          <w:szCs w:val="24"/>
        </w:rPr>
        <w:t>, vol. 6, no. 3, pp. 281–291, 2016.</w:t>
      </w:r>
    </w:p>
    <w:p w14:paraId="509A6F82" w14:textId="77777777" w:rsidR="00953FBE" w:rsidRPr="00953FBE" w:rsidRDefault="00953FBE" w:rsidP="00953F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953FBE">
        <w:rPr>
          <w:rFonts w:ascii="Calibri" w:hAnsi="Calibri" w:cs="Calibri"/>
          <w:noProof/>
          <w:szCs w:val="24"/>
        </w:rPr>
        <w:t>[9]</w:t>
      </w:r>
      <w:r w:rsidRPr="00953FBE">
        <w:rPr>
          <w:rFonts w:ascii="Calibri" w:hAnsi="Calibri" w:cs="Calibri"/>
          <w:noProof/>
          <w:szCs w:val="24"/>
        </w:rPr>
        <w:tab/>
        <w:t>F. Syafri and A. M. Mappalotteng, “PENGEMBANGAN MULTIMEDIA INTERAKTIF PADA MATA PELAJARAN KOMPUTER DAN JARINGAN DASAR DI SMK.” UNIVERSITAS NEGERI MAKASSAR, 2018.</w:t>
      </w:r>
    </w:p>
    <w:p w14:paraId="6EE04FC1" w14:textId="74384008" w:rsidR="002818FA" w:rsidRDefault="002818FA">
      <w:r>
        <w:fldChar w:fldCharType="end"/>
      </w:r>
    </w:p>
    <w:sectPr w:rsidR="002818FA" w:rsidSect="00EB5868">
      <w:headerReference w:type="even" r:id="rId6"/>
      <w:headerReference w:type="default" r:id="rId7"/>
      <w:pgSz w:w="11907" w:h="16839" w:code="9"/>
      <w:pgMar w:top="2268" w:right="1647" w:bottom="1701" w:left="2268" w:header="720" w:footer="720" w:gutter="0"/>
      <w:pgNumType w:fmt="lowerRoman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2447CD" w14:textId="77777777" w:rsidR="00AB1087" w:rsidRDefault="00953FBE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7FC33F" w14:textId="77777777" w:rsidR="00F629F6" w:rsidRPr="00F629F6" w:rsidRDefault="00953FBE" w:rsidP="00960507">
    <w:pPr>
      <w:pStyle w:val="Header"/>
      <w:rPr>
        <w:rFonts w:ascii="Times New Roman" w:hAnsi="Times New Roman"/>
      </w:rPr>
    </w:pPr>
    <w:r>
      <w:rPr>
        <w:rFonts w:ascii="Times New Roman" w:hAnsi="Times New Roman"/>
        <w:b/>
        <w:noProof/>
        <w:sz w:val="28"/>
        <w:szCs w:val="28"/>
      </w:rPr>
      <w:drawing>
        <wp:anchor distT="0" distB="0" distL="114300" distR="114300" simplePos="0" relativeHeight="251659264" behindDoc="1" locked="0" layoutInCell="1" allowOverlap="1" wp14:anchorId="59F246C2" wp14:editId="3E91597E">
          <wp:simplePos x="0" y="0"/>
          <wp:positionH relativeFrom="column">
            <wp:posOffset>-2842895</wp:posOffset>
          </wp:positionH>
          <wp:positionV relativeFrom="paragraph">
            <wp:posOffset>-1205865</wp:posOffset>
          </wp:positionV>
          <wp:extent cx="749300" cy="734060"/>
          <wp:effectExtent l="0" t="0" r="0" b="889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lum contrast="12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9300" cy="73406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</w:p>
  <w:p w14:paraId="3072106B" w14:textId="77777777" w:rsidR="00960507" w:rsidRDefault="00953FBE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6FAE"/>
    <w:rsid w:val="002818FA"/>
    <w:rsid w:val="003C4E14"/>
    <w:rsid w:val="00786FAE"/>
    <w:rsid w:val="00953FBE"/>
    <w:rsid w:val="00CD64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0AB6AE"/>
  <w15:chartTrackingRefBased/>
  <w15:docId w15:val="{54BE5AFC-B5DD-4A2A-AFEB-98D5C9F7CB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6FAE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86FA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6FAE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786FA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6FAE"/>
    <w:rPr>
      <w:lang w:val="en-US"/>
    </w:rPr>
  </w:style>
  <w:style w:type="paragraph" w:styleId="ListParagraph">
    <w:name w:val="List Paragraph"/>
    <w:basedOn w:val="Normal"/>
    <w:uiPriority w:val="34"/>
    <w:qFormat/>
    <w:rsid w:val="00786FA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eader" Target="head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01835D-C358-4F23-BC4D-B532A9D0DC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3</Pages>
  <Words>1679</Words>
  <Characters>9575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4</cp:revision>
  <dcterms:created xsi:type="dcterms:W3CDTF">2019-06-20T04:39:00Z</dcterms:created>
  <dcterms:modified xsi:type="dcterms:W3CDTF">2019-06-20T0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